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0" w:type="auto"/>
        <w:tblLayout w:type="fixed"/>
        <w:tblLook w:val="00A0" w:firstRow="1" w:lastRow="0" w:firstColumn="1" w:lastColumn="0" w:noHBand="0" w:noVBand="0"/>
      </w:tblPr>
      <w:tblGrid>
        <w:gridCol w:w="2093"/>
        <w:gridCol w:w="3402"/>
        <w:gridCol w:w="1701"/>
        <w:gridCol w:w="1660"/>
      </w:tblGrid>
      <w:tr w:rsidR="008D6524" w:rsidRPr="00BD072A" w:rsidTr="008D6524">
        <w:tc>
          <w:tcPr>
            <w:tcW w:w="2093" w:type="dxa"/>
          </w:tcPr>
          <w:p w:rsidR="008D6524" w:rsidRPr="00BD072A" w:rsidRDefault="008D6524" w:rsidP="008D6524">
            <w:pPr>
              <w:spacing w:after="0"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inding site</w:t>
            </w:r>
          </w:p>
        </w:tc>
        <w:tc>
          <w:tcPr>
            <w:tcW w:w="3402" w:type="dxa"/>
          </w:tcPr>
          <w:p w:rsidR="008D6524" w:rsidRPr="00BD072A" w:rsidRDefault="008D6524" w:rsidP="008D6524">
            <w:pPr>
              <w:spacing w:after="0"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equence</w:t>
            </w:r>
          </w:p>
        </w:tc>
        <w:tc>
          <w:tcPr>
            <w:tcW w:w="1701" w:type="dxa"/>
          </w:tcPr>
          <w:p w:rsidR="008D6524" w:rsidRPr="00BD072A" w:rsidRDefault="008D6524" w:rsidP="008D6524">
            <w:pPr>
              <w:spacing w:after="0"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ordinates relative to the TSS</w:t>
            </w:r>
          </w:p>
        </w:tc>
        <w:tc>
          <w:tcPr>
            <w:tcW w:w="1660" w:type="dxa"/>
          </w:tcPr>
          <w:p w:rsidR="008D6524" w:rsidRPr="00BD072A" w:rsidRDefault="008D6524" w:rsidP="008D6524">
            <w:pPr>
              <w:spacing w:after="0"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ference</w:t>
            </w:r>
          </w:p>
        </w:tc>
      </w:tr>
      <w:tr w:rsidR="00CA2BFE" w:rsidRPr="00BD072A" w:rsidTr="0026758B">
        <w:tc>
          <w:tcPr>
            <w:tcW w:w="2093" w:type="dxa"/>
          </w:tcPr>
          <w:p w:rsidR="00CA2BFE" w:rsidRPr="00BD072A" w:rsidRDefault="00CA2BFE" w:rsidP="008D6524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MIT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(consensus E-box)</w:t>
            </w:r>
          </w:p>
        </w:tc>
        <w:tc>
          <w:tcPr>
            <w:tcW w:w="3402" w:type="dxa"/>
          </w:tcPr>
          <w:p w:rsidR="00CA2BFE" w:rsidRPr="00BD072A" w:rsidRDefault="00CA2BFE" w:rsidP="008D6524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CATGTG</w:t>
            </w:r>
          </w:p>
        </w:tc>
        <w:tc>
          <w:tcPr>
            <w:tcW w:w="1701" w:type="dxa"/>
          </w:tcPr>
          <w:p w:rsidR="00CA2BFE" w:rsidRPr="00BD072A" w:rsidRDefault="00CA2BFE" w:rsidP="00CA2BFE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-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o 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-4</w:t>
            </w:r>
          </w:p>
        </w:tc>
        <w:tc>
          <w:tcPr>
            <w:tcW w:w="1660" w:type="dxa"/>
          </w:tcPr>
          <w:p w:rsidR="00CA2BFE" w:rsidRPr="00BD072A" w:rsidRDefault="00CA2BFE" w:rsidP="00D87116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YXN1bW90bzwvQXV0aG9yPjxZZWFyPjE5OTc8L1llYXI+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</w:fldData>
              </w:fldCha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YXN1bW90bzwvQXV0aG9yPjxZZWFyPjE5OTc8L1llYXI+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</w:fldData>
              </w:fldCha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D072A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46" w:tooltip="Yasumoto, 1997 #165" w:history="1">
              <w:r w:rsidR="00D8711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</w:t>
              </w:r>
            </w:hyperlink>
            <w:r w:rsidRPr="00BD072A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A2BFE" w:rsidRPr="00BD072A" w:rsidTr="00E746CF">
        <w:tc>
          <w:tcPr>
            <w:tcW w:w="2093" w:type="dxa"/>
          </w:tcPr>
          <w:p w:rsidR="00CA2BFE" w:rsidRPr="00BD072A" w:rsidRDefault="00CA2BFE" w:rsidP="008D6524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PAX6 PD</w:t>
            </w:r>
          </w:p>
        </w:tc>
        <w:tc>
          <w:tcPr>
            <w:tcW w:w="3402" w:type="dxa"/>
          </w:tcPr>
          <w:p w:rsidR="00CA2BFE" w:rsidRPr="00BD072A" w:rsidRDefault="00CA2BFE" w:rsidP="008D6524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ATTATATAGGTCTCAG</w:t>
            </w:r>
          </w:p>
        </w:tc>
        <w:tc>
          <w:tcPr>
            <w:tcW w:w="1701" w:type="dxa"/>
          </w:tcPr>
          <w:p w:rsidR="00CA2BFE" w:rsidRPr="00BD072A" w:rsidRDefault="00CA2BFE" w:rsidP="00CA2BFE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-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o 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-16</w:t>
            </w:r>
          </w:p>
        </w:tc>
        <w:tc>
          <w:tcPr>
            <w:tcW w:w="1660" w:type="dxa"/>
          </w:tcPr>
          <w:p w:rsidR="00CA2BFE" w:rsidRPr="00BD072A" w:rsidRDefault="00CA2BFE" w:rsidP="00D87116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54929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D87116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Pr="00A54929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CA2BFE" w:rsidRPr="00BD072A" w:rsidTr="00EA56F2">
        <w:tc>
          <w:tcPr>
            <w:tcW w:w="2093" w:type="dxa"/>
          </w:tcPr>
          <w:p w:rsidR="00CA2BFE" w:rsidRPr="00BD072A" w:rsidRDefault="00CA2BFE" w:rsidP="008D6524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PAX6 PD</w:t>
            </w:r>
          </w:p>
        </w:tc>
        <w:tc>
          <w:tcPr>
            <w:tcW w:w="3402" w:type="dxa"/>
          </w:tcPr>
          <w:p w:rsidR="00CA2BFE" w:rsidRPr="00BD072A" w:rsidRDefault="00CA2BFE" w:rsidP="008D6524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TGATGCTGGAG</w:t>
            </w:r>
          </w:p>
        </w:tc>
        <w:tc>
          <w:tcPr>
            <w:tcW w:w="1701" w:type="dxa"/>
          </w:tcPr>
          <w:p w:rsidR="00CA2BFE" w:rsidRPr="00BD072A" w:rsidRDefault="00CA2BFE" w:rsidP="00CA2BFE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-5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o 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-43</w:t>
            </w:r>
          </w:p>
        </w:tc>
        <w:tc>
          <w:tcPr>
            <w:tcW w:w="1660" w:type="dxa"/>
          </w:tcPr>
          <w:p w:rsidR="00CA2BFE" w:rsidRPr="00BD072A" w:rsidRDefault="00CA2BFE" w:rsidP="00D8711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YaWU8L0F1dGhvcj48WWVhcj4yMDExPC9ZZWFyPjxSZWNO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</w:fldData>
              </w:fldCha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YaWU8L0F1dGhvcj48WWVhcj4yMDExPC9ZZWFyPjxSZWNO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</w:fldData>
              </w:fldCha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D072A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99" w:tooltip="Xie, 2011 #541" w:history="1">
              <w:r w:rsidR="00D8711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6</w:t>
              </w:r>
            </w:hyperlink>
            <w:r w:rsidRPr="00BD072A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A2BFE" w:rsidRPr="00BD072A" w:rsidTr="00E009C7">
        <w:tc>
          <w:tcPr>
            <w:tcW w:w="2093" w:type="dxa"/>
          </w:tcPr>
          <w:p w:rsidR="00CA2BFE" w:rsidRPr="00BD072A" w:rsidRDefault="00CA2BFE" w:rsidP="008D6524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PAX6 PD</w:t>
            </w:r>
          </w:p>
        </w:tc>
        <w:tc>
          <w:tcPr>
            <w:tcW w:w="3402" w:type="dxa"/>
          </w:tcPr>
          <w:p w:rsidR="00CA2BFE" w:rsidRPr="00BD072A" w:rsidRDefault="00CA2BFE" w:rsidP="008D6524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TAAAGACTAAAA</w:t>
            </w:r>
          </w:p>
        </w:tc>
        <w:tc>
          <w:tcPr>
            <w:tcW w:w="1701" w:type="dxa"/>
          </w:tcPr>
          <w:p w:rsidR="00CA2BFE" w:rsidRPr="00BD072A" w:rsidRDefault="00CA2BFE" w:rsidP="00CA2BFE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-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o 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-59</w:t>
            </w:r>
          </w:p>
        </w:tc>
        <w:tc>
          <w:tcPr>
            <w:tcW w:w="1660" w:type="dxa"/>
          </w:tcPr>
          <w:p w:rsidR="00CA2BFE" w:rsidRPr="00BD072A" w:rsidRDefault="00CA2BFE" w:rsidP="00D87116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YaWU8L0F1dGhvcj48WWVhcj4yMDExPC9ZZWFyPjxSZWNO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</w:fldData>
              </w:fldCha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YaWU8L0F1dGhvcj48WWVhcj4yMDExPC9ZZWFyPjxSZWNO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</w:fldData>
              </w:fldCha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D072A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99" w:tooltip="Xie, 2011 #541" w:history="1">
              <w:r w:rsidR="00D8711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6</w:t>
              </w:r>
            </w:hyperlink>
            <w:r w:rsidRPr="00BD072A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A2BFE" w:rsidRPr="00BD072A" w:rsidTr="00B85B28">
        <w:tc>
          <w:tcPr>
            <w:tcW w:w="2093" w:type="dxa"/>
          </w:tcPr>
          <w:p w:rsidR="00CA2BFE" w:rsidRPr="00BD072A" w:rsidRDefault="00CA2BFE" w:rsidP="008D6524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ITF (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M-box)</w:t>
            </w:r>
          </w:p>
        </w:tc>
        <w:tc>
          <w:tcPr>
            <w:tcW w:w="3402" w:type="dxa"/>
          </w:tcPr>
          <w:p w:rsidR="00CA2BFE" w:rsidRPr="00BD072A" w:rsidRDefault="00CA2BFE" w:rsidP="008D6524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AGTCATGTGCT</w:t>
            </w:r>
          </w:p>
        </w:tc>
        <w:tc>
          <w:tcPr>
            <w:tcW w:w="1701" w:type="dxa"/>
          </w:tcPr>
          <w:p w:rsidR="00CA2BFE" w:rsidRPr="00BD072A" w:rsidRDefault="00CA2BFE" w:rsidP="00CA2BFE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-10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o 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-94</w:t>
            </w:r>
          </w:p>
        </w:tc>
        <w:tc>
          <w:tcPr>
            <w:tcW w:w="1660" w:type="dxa"/>
          </w:tcPr>
          <w:p w:rsidR="00CA2BFE" w:rsidRPr="00BD072A" w:rsidRDefault="00CA2BFE" w:rsidP="00D87116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YXN1bW90bzwvQXV0aG9yPjxZZWFyPjE5OTc8L1llYXI+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</w:fldData>
              </w:fldCha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YXN1bW90bzwvQXV0aG9yPjxZZWFyPjE5OTc8L1llYXI+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</w:fldData>
              </w:fldCha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D072A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46" w:tooltip="Yasumoto, 1997 #165" w:history="1">
              <w:r w:rsidR="00D8711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</w:t>
              </w:r>
            </w:hyperlink>
            <w:bookmarkStart w:id="0" w:name="_GoBack"/>
            <w:bookmarkEnd w:id="0"/>
            <w:r w:rsidRPr="00BD072A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:rsidR="009477B7" w:rsidRDefault="00006888"/>
    <w:sectPr w:rsidR="009477B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06888" w:rsidRDefault="00006888" w:rsidP="008D6524">
      <w:pPr>
        <w:spacing w:after="0" w:line="240" w:lineRule="auto"/>
      </w:pPr>
      <w:r>
        <w:separator/>
      </w:r>
    </w:p>
  </w:endnote>
  <w:endnote w:type="continuationSeparator" w:id="0">
    <w:p w:rsidR="00006888" w:rsidRDefault="00006888" w:rsidP="008D652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06888" w:rsidRDefault="00006888" w:rsidP="008D6524">
      <w:pPr>
        <w:spacing w:after="0" w:line="240" w:lineRule="auto"/>
      </w:pPr>
      <w:r>
        <w:separator/>
      </w:r>
    </w:p>
  </w:footnote>
  <w:footnote w:type="continuationSeparator" w:id="0">
    <w:p w:rsidR="00006888" w:rsidRDefault="00006888" w:rsidP="008D652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F2D08"/>
    <w:rsid w:val="00006888"/>
    <w:rsid w:val="0059194B"/>
    <w:rsid w:val="008C5393"/>
    <w:rsid w:val="008D6524"/>
    <w:rsid w:val="008F2D08"/>
    <w:rsid w:val="00CA2BFE"/>
    <w:rsid w:val="00D64F7C"/>
    <w:rsid w:val="00D87116"/>
    <w:rsid w:val="00F11F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F2D08"/>
    <w:rPr>
      <w:rFonts w:ascii="Calibri" w:eastAsia="Calibri" w:hAnsi="Calibri" w:cs="Arial"/>
      <w:lang w:bidi="he-I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D652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D6524"/>
    <w:rPr>
      <w:rFonts w:ascii="Calibri" w:eastAsia="Calibri" w:hAnsi="Calibri" w:cs="Arial"/>
      <w:lang w:bidi="he-IL"/>
    </w:rPr>
  </w:style>
  <w:style w:type="paragraph" w:styleId="Footer">
    <w:name w:val="footer"/>
    <w:basedOn w:val="Normal"/>
    <w:link w:val="FooterChar"/>
    <w:uiPriority w:val="99"/>
    <w:unhideWhenUsed/>
    <w:rsid w:val="008D652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D6524"/>
    <w:rPr>
      <w:rFonts w:ascii="Calibri" w:eastAsia="Calibri" w:hAnsi="Calibri" w:cs="Arial"/>
      <w:lang w:bidi="he-I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F2D08"/>
    <w:rPr>
      <w:rFonts w:ascii="Calibri" w:eastAsia="Calibri" w:hAnsi="Calibri" w:cs="Arial"/>
      <w:lang w:bidi="he-I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D652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D6524"/>
    <w:rPr>
      <w:rFonts w:ascii="Calibri" w:eastAsia="Calibri" w:hAnsi="Calibri" w:cs="Arial"/>
      <w:lang w:bidi="he-IL"/>
    </w:rPr>
  </w:style>
  <w:style w:type="paragraph" w:styleId="Footer">
    <w:name w:val="footer"/>
    <w:basedOn w:val="Normal"/>
    <w:link w:val="FooterChar"/>
    <w:uiPriority w:val="99"/>
    <w:unhideWhenUsed/>
    <w:rsid w:val="008D652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D6524"/>
    <w:rPr>
      <w:rFonts w:ascii="Calibri" w:eastAsia="Calibri" w:hAnsi="Calibri" w:cs="Arial"/>
      <w:lang w:bidi="he-I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95</Words>
  <Characters>545</Characters>
  <Application>Microsoft Office Word</Application>
  <DocSecurity>0</DocSecurity>
  <Lines>4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auli Raviv</dc:creator>
  <cp:lastModifiedBy>Shauli Raviv</cp:lastModifiedBy>
  <cp:revision>4</cp:revision>
  <dcterms:created xsi:type="dcterms:W3CDTF">2014-02-26T15:21:00Z</dcterms:created>
  <dcterms:modified xsi:type="dcterms:W3CDTF">2014-04-08T15:53:00Z</dcterms:modified>
</cp:coreProperties>
</file>